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6CA88DC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C94F1E">
        <w:rPr>
          <w:b/>
          <w:color w:val="000000"/>
          <w:lang w:val="en-CA"/>
        </w:rPr>
        <w:t>9</w:t>
      </w:r>
      <w:r w:rsidR="005B493E">
        <w:rPr>
          <w:b/>
          <w:color w:val="000000"/>
          <w:lang w:val="en-CA"/>
        </w:rPr>
        <w:t>3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3CE5E7FE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5B493E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60F62BC" w14:textId="5B5C641B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 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3DA0014" w14:textId="27403A75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r w:rsidRPr="00527194">
        <w:rPr>
          <w:b/>
          <w:bCs/>
        </w:rPr>
        <w:t>Grossmann, I</w:t>
      </w:r>
      <w:r w:rsidRPr="004A08C1">
        <w:t xml:space="preserve">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.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767C705F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7AE1834" w14:textId="77777777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9512EA" w14:textId="77777777" w:rsidR="00190049" w:rsidRDefault="00190049">
      <w:r>
        <w:separator/>
      </w:r>
    </w:p>
  </w:endnote>
  <w:endnote w:type="continuationSeparator" w:id="0">
    <w:p w14:paraId="6E2E4277" w14:textId="77777777" w:rsidR="00190049" w:rsidRDefault="001900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6C74A1" w14:textId="77777777" w:rsidR="00190049" w:rsidRDefault="00190049">
      <w:r>
        <w:separator/>
      </w:r>
    </w:p>
  </w:footnote>
  <w:footnote w:type="continuationSeparator" w:id="0">
    <w:p w14:paraId="4FB17999" w14:textId="77777777" w:rsidR="00190049" w:rsidRDefault="0019004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64C32B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02</TotalTime>
  <Pages>37</Pages>
  <Words>15380</Words>
  <Characters>87670</Characters>
  <Application>Microsoft Office Word</Application>
  <DocSecurity>0</DocSecurity>
  <Lines>730</Lines>
  <Paragraphs>2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2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9</cp:revision>
  <cp:lastPrinted>2022-11-30T15:47:00Z</cp:lastPrinted>
  <dcterms:created xsi:type="dcterms:W3CDTF">2021-03-19T00:08:00Z</dcterms:created>
  <dcterms:modified xsi:type="dcterms:W3CDTF">2023-01-11T1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